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1E0419" w14:textId="77777777" w:rsidR="00343A2F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343A2F">
        <w:rPr>
          <w:rFonts w:ascii="Arial" w:hAnsi="Arial" w:cs="Arial"/>
        </w:rPr>
        <w:t>{SenderName}</w:t>
      </w:r>
    </w:p>
    <w:p w14:paraId="5F8FF611" w14:textId="77777777" w:rsidR="00343A2F" w:rsidRPr="004659AD" w:rsidRDefault="00343A2F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30DFD2DA" w14:textId="77777777" w:rsidR="00343A2F" w:rsidRPr="004659AD" w:rsidRDefault="00343A2F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5A8C585" w14:textId="77777777" w:rsidR="00343A2F" w:rsidRPr="00270250" w:rsidRDefault="00343A2F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6AE4E5F" w14:textId="77777777" w:rsidR="00343A2F" w:rsidRPr="007E1298" w:rsidRDefault="00343A2F" w:rsidP="00644979">
      <w:pPr>
        <w:rPr>
          <w:rFonts w:ascii="Arial" w:hAnsi="Arial" w:cs="Arial"/>
          <w:b/>
          <w:bCs/>
        </w:rPr>
      </w:pPr>
    </w:p>
    <w:p w14:paraId="680137D3" w14:textId="77777777" w:rsidR="00343A2F" w:rsidRDefault="00343A2F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1C78507" w14:textId="77777777" w:rsidR="00343A2F" w:rsidRDefault="00343A2F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p w14:paraId="2E471C2F" w14:textId="77777777" w:rsidR="00343A2F" w:rsidRPr="003136E9" w:rsidRDefault="00000000" w:rsidP="009B6F20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240" w:after="160"/>
        <w:ind w:right="2381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noProof/>
        </w:rPr>
        <w:pict w14:anchorId="0D08169D">
          <v:shapetype id="_x0000_t202" coordsize="21600,21600" o:spt="202" path="m,l,21600r21600,l21600,xe">
            <v:stroke joinstyle="miter"/>
            <v:path gradientshapeok="t" o:connecttype="rect"/>
          </v:shapetype>
          <v:shape id="_x0000_s2052" type="#_x0000_t202" style="position:absolute;margin-left:249.4pt;margin-top:47pt;width:90.7pt;height:99.2pt;z-index:-1;visibility:visible;mso-wrap-distance-left:9pt;mso-wrap-distance-top:3.6pt;mso-wrap-distance-right:9pt;mso-wrap-distance-bottom:3.6pt;mso-position-horizontal-relative:text;mso-position-vertical-relative:text;mso-width-relative:margin;mso-height-relative:margin;v-text-anchor:top" stroked="f">
            <v:textbox>
              <w:txbxContent>
                <w:p w14:paraId="0A5834C5" w14:textId="77777777" w:rsidR="00343A2F" w:rsidRDefault="00343A2F" w:rsidP="00FA0749">
                  <w:pPr>
                    <w:jc w:val="center"/>
                    <w:rPr>
                      <w:sz w:val="16"/>
                      <w:szCs w:val="16"/>
                    </w:rPr>
                  </w:pP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#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  <w:r w:rsidRPr="006F7F3C">
                    <w:rPr>
                      <w:sz w:val="16"/>
                      <w:szCs w:val="16"/>
                    </w:rPr>
                    <w:t>{%DemisIdQrImage}</w:t>
                  </w:r>
                </w:p>
                <w:p w14:paraId="74ED11BA" w14:textId="77777777" w:rsidR="00343A2F" w:rsidRPr="000E6D63" w:rsidRDefault="00343A2F" w:rsidP="00FA0749">
                  <w:pPr>
                    <w:jc w:val="center"/>
                    <w:rPr>
                      <w:sz w:val="12"/>
                      <w:szCs w:val="12"/>
                    </w:rPr>
                  </w:pPr>
                  <w:r w:rsidRPr="000E6D63">
                    <w:rPr>
                      <w:sz w:val="12"/>
                      <w:szCs w:val="12"/>
                    </w:rPr>
                    <w:t>Meldungs-ID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{</w:t>
                  </w:r>
                  <w:r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/</w:t>
                  </w:r>
                  <w:r w:rsidRPr="00432A4A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DemisIdQrImage</w:t>
                  </w:r>
                  <w:r w:rsidRPr="00F30DEC">
                    <w:rPr>
                      <w:rFonts w:ascii="Arial" w:hAnsi="Arial" w:cs="Arial"/>
                      <w:sz w:val="12"/>
                      <w:szCs w:val="12"/>
                      <w:lang w:val="en-US"/>
                    </w:rPr>
                    <w:t>}</w:t>
                  </w:r>
                </w:p>
              </w:txbxContent>
            </v:textbox>
          </v:shape>
        </w:pic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 xml:space="preserve">Untersuchungsbefund 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>zu KL</w:t>
      </w:r>
      <w:r w:rsidR="00343A2F" w:rsidRPr="00CA336F">
        <w:rPr>
          <w:rFonts w:ascii="Arial" w:hAnsi="Arial" w:cs="Arial"/>
          <w:b/>
          <w:bCs/>
          <w:color w:val="000000"/>
          <w:sz w:val="28"/>
          <w:szCs w:val="28"/>
        </w:rPr>
        <w:t>{LaboratoryNumber}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color w:val="000000"/>
          <w:sz w:val="28"/>
          <w:szCs w:val="28"/>
        </w:rPr>
        <w:t>-</w:t>
      </w:r>
      <w:r w:rsidR="00343A2F">
        <w:rPr>
          <w:rFonts w:ascii="Arial" w:hAnsi="Arial" w:cs="Arial"/>
          <w:b/>
          <w:bCs/>
          <w:color w:val="000000"/>
          <w:sz w:val="28"/>
          <w:szCs w:val="28"/>
        </w:rPr>
        <w:t xml:space="preserve"> </w:t>
      </w:r>
      <w:r w:rsidR="00343A2F" w:rsidRPr="00282FF8">
        <w:rPr>
          <w:rFonts w:ascii="Arial" w:hAnsi="Arial" w:cs="Arial"/>
          <w:b/>
          <w:bCs/>
          <w:i/>
          <w:iCs/>
          <w:color w:val="000000"/>
          <w:sz w:val="28"/>
          <w:szCs w:val="28"/>
        </w:rPr>
        <w:t>Endbefund</w:t>
      </w:r>
    </w:p>
    <w:tbl>
      <w:tblPr>
        <w:tblW w:w="667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078"/>
      </w:tblGrid>
      <w:tr w:rsidR="00343A2F" w:rsidRPr="00F923CE" w14:paraId="7166270F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110B37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Labor-Nr. des </w:t>
            </w:r>
            <w:r w:rsidRPr="00893894">
              <w:rPr>
                <w:rFonts w:ascii="Arial" w:hAnsi="Arial" w:cs="Arial"/>
                <w:color w:val="000000"/>
                <w:sz w:val="16"/>
                <w:szCs w:val="16"/>
              </w:rPr>
              <w:t>NRZMHi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E83C83" w14:textId="77777777" w:rsidR="00343A2F" w:rsidRPr="0051595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KL</w:t>
            </w:r>
            <w:r w:rsidRPr="0006265F">
              <w:rPr>
                <w:rFonts w:ascii="Arial" w:hAnsi="Arial" w:cs="Arial"/>
                <w:color w:val="000000"/>
                <w:sz w:val="16"/>
                <w:szCs w:val="16"/>
              </w:rPr>
              <w:t>{LaboratoryNumber}</w:t>
            </w:r>
          </w:p>
        </w:tc>
      </w:tr>
      <w:tr w:rsidR="00343A2F" w:rsidRPr="00F923CE" w14:paraId="6BE2F8F8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F55080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C1E27A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</w:tr>
      <w:tr w:rsidR="00343A2F" w:rsidRPr="00F923CE" w14:paraId="7A8EDE04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D7625BF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9300B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</w:tr>
      <w:tr w:rsidR="00343A2F" w:rsidRPr="00F923CE" w14:paraId="089150B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5E83D7B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B859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</w:tr>
      <w:tr w:rsidR="00343A2F" w:rsidRPr="00F923CE" w14:paraId="39FA5DFD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D177C8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d</w:t>
            </w:r>
            <w:r>
              <w:rPr>
                <w:rFonts w:ascii="Arial" w:hAnsi="Arial" w:cs="Arial"/>
                <w:color w:val="000000"/>
                <w:sz w:val="16"/>
                <w:szCs w:val="16"/>
              </w:rPr>
              <w:t>es</w:t>
            </w: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 xml:space="preserve">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ED1990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</w:tr>
      <w:tr w:rsidR="00343A2F" w:rsidRPr="00F923CE" w14:paraId="37D1DECA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4F480FC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0527BA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</w:tr>
      <w:tr w:rsidR="00343A2F" w:rsidRPr="00F923CE" w14:paraId="1EE83A72" w14:textId="77777777" w:rsidTr="004A35E5">
        <w:trPr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5CCB85" w14:textId="77777777" w:rsidR="00343A2F" w:rsidRPr="00F923CE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Einsenders:</w:t>
            </w:r>
          </w:p>
        </w:tc>
        <w:tc>
          <w:tcPr>
            <w:tcW w:w="40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F86284" w14:textId="77777777" w:rsidR="00343A2F" w:rsidRPr="00D30BF0" w:rsidRDefault="00343A2F" w:rsidP="004A35E5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</w:tr>
    </w:tbl>
    <w:p w14:paraId="4E16EEBF" w14:textId="77777777" w:rsidR="00343A2F" w:rsidRPr="009B6F20" w:rsidRDefault="00343A2F" w:rsidP="009B6F20">
      <w:pPr>
        <w:widowControl w:val="0"/>
        <w:tabs>
          <w:tab w:val="left" w:pos="90"/>
        </w:tabs>
        <w:autoSpaceDE w:val="0"/>
        <w:autoSpaceDN w:val="0"/>
        <w:adjustRightInd w:val="0"/>
        <w:spacing w:before="240"/>
        <w:rPr>
          <w:rFonts w:ascii="Arial" w:hAnsi="Arial" w:cs="Arial"/>
          <w:b/>
          <w:bCs/>
          <w:color w:val="000000"/>
          <w:u w:val="single"/>
        </w:rPr>
      </w:pPr>
      <w:r w:rsidRPr="00D30BF0">
        <w:rPr>
          <w:rFonts w:ascii="Arial" w:hAnsi="Arial" w:cs="Arial"/>
          <w:b/>
          <w:bCs/>
          <w:color w:val="000000"/>
          <w:u w:val="single"/>
        </w:rPr>
        <w:t>Keimidentifizierung und Typisierung</w:t>
      </w:r>
      <w:r>
        <w:rPr>
          <w:rFonts w:ascii="Arial" w:hAnsi="Arial" w:cs="Arial"/>
          <w:b/>
          <w:bCs/>
          <w:color w:val="000000"/>
          <w:u w:val="single"/>
        </w:rPr>
        <w:t>:</w:t>
      </w:r>
      <w:r>
        <w:rPr>
          <w:rFonts w:ascii="Arial" w:hAnsi="Arial" w:cs="Arial"/>
          <w:b/>
          <w:bCs/>
          <w:color w:val="000000"/>
          <w:u w:val="single"/>
        </w:rPr>
        <w:br/>
      </w:r>
    </w:p>
    <w:tbl>
      <w:tblPr>
        <w:tblW w:w="7388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709"/>
        <w:gridCol w:w="1986"/>
        <w:gridCol w:w="2693"/>
      </w:tblGrid>
      <w:tr w:rsidR="00343A2F" w:rsidRPr="00D30BF0" w14:paraId="1E0DAFB3" w14:textId="77777777" w:rsidTr="009B6F20">
        <w:trPr>
          <w:trHeight w:val="315"/>
        </w:trPr>
        <w:tc>
          <w:tcPr>
            <w:tcW w:w="27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60D1EC3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605AE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8CA7C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343A2F" w:rsidRPr="00D30BF0" w14:paraId="4729859C" w14:textId="77777777" w:rsidTr="009B6F20">
        <w:trPr>
          <w:trHeight w:val="33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E1A2C2A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D1CFB56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E2CEEE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343A2F" w:rsidRPr="00D30BF0" w14:paraId="2B8245C4" w14:textId="77777777" w:rsidTr="009B6F20">
        <w:trPr>
          <w:trHeight w:val="600"/>
        </w:trPr>
        <w:tc>
          <w:tcPr>
            <w:tcW w:w="2709" w:type="dxa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1EF782F9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9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343A2F" w14:paraId="7EFE960A" w14:textId="77777777" w:rsidTr="001421A2">
              <w:tc>
                <w:tcPr>
                  <w:tcW w:w="1914" w:type="dxa"/>
                  <w:shd w:val="clear" w:color="auto" w:fill="auto"/>
                </w:tcPr>
                <w:p w14:paraId="18684102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7292A631" w14:textId="77777777" w:rsidR="00343A2F" w:rsidRPr="00665A18" w:rsidRDefault="00343A2F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7CF01BC" w14:textId="77777777" w:rsidR="00343A2F" w:rsidRPr="00D30BF0" w:rsidRDefault="00343A2F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3FBB3A15" w14:textId="77777777" w:rsidR="00343A2F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0CB01538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5A2AB3CC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33408AA0" w14:textId="77777777" w:rsidR="00343A2F" w:rsidRPr="0001760C" w:rsidRDefault="00343A2F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E12FD15" w14:textId="77777777" w:rsidR="00343A2F" w:rsidRPr="00644979" w:rsidRDefault="00343A2F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7047A1" w14:textId="77777777" w:rsidR="00476671" w:rsidRDefault="00476671">
      <w:r>
        <w:separator/>
      </w:r>
    </w:p>
  </w:endnote>
  <w:endnote w:type="continuationSeparator" w:id="0">
    <w:p w14:paraId="47C709BE" w14:textId="77777777" w:rsidR="00476671" w:rsidRDefault="004766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EBAA6B2" w14:textId="5A896A42" w:rsidR="00B2605F" w:rsidRPr="006A7241" w:rsidRDefault="00B2605F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A3C42F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99" type="#_x0000_t75" alt="ML-13135-01_DAkkS-Symbol_grau1-1" style="position:absolute;margin-left:401.25pt;margin-top:-13.1pt;width:111pt;height:63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0999DE9F" w14:textId="77777777" w:rsidR="00B2605F" w:rsidRPr="006A7241" w:rsidRDefault="00B2605F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FE3939" w14:textId="77777777" w:rsidR="00B2605F" w:rsidRPr="006A7241" w:rsidRDefault="00B2605F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E63A24" w14:textId="77777777" w:rsidR="00B2605F" w:rsidRPr="006A7241" w:rsidRDefault="00B2605F" w:rsidP="00442A30">
    <w:pPr>
      <w:rPr>
        <w:sz w:val="17"/>
        <w:szCs w:val="17"/>
      </w:rPr>
    </w:pPr>
  </w:p>
  <w:p w14:paraId="7795CA7D" w14:textId="0051496E" w:rsidR="008E63A1" w:rsidRPr="006F7346" w:rsidRDefault="00B2605F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C64706" w14:textId="3A9CB6C8" w:rsidR="00B2605F" w:rsidRPr="006A7241" w:rsidRDefault="00B2605F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 "D:\\Development\\NRZMHiDB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169388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1513282829" o:spid="_x0000_s1098" type="#_x0000_t75" alt="ML-13135-01_DAkkS-Symbol_grau1-1" style="position:absolute;margin-left:401.25pt;margin-top:-13.1pt;width:111pt;height:63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>Befund zu</w:t>
    </w:r>
    <w:r>
      <w:rPr>
        <w:sz w:val="17"/>
        <w:szCs w:val="17"/>
      </w:rPr>
      <w:t xml:space="preserve"> </w:t>
    </w:r>
    <w:r w:rsidRPr="007B3CB5">
      <w:rPr>
        <w:sz w:val="17"/>
        <w:szCs w:val="17"/>
      </w:rPr>
      <w:t>{LaboratoryNumberWithPrefix}</w:t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059F8973" w14:textId="77777777" w:rsidR="00B2605F" w:rsidRPr="006A7241" w:rsidRDefault="00B2605F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468B334" w14:textId="77777777" w:rsidR="00B2605F" w:rsidRPr="006A7241" w:rsidRDefault="00B2605F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4FAFB518" w14:textId="77777777" w:rsidR="00B2605F" w:rsidRPr="006A7241" w:rsidRDefault="00B2605F" w:rsidP="00442A30">
    <w:pPr>
      <w:rPr>
        <w:sz w:val="17"/>
        <w:szCs w:val="17"/>
      </w:rPr>
    </w:pPr>
  </w:p>
  <w:p w14:paraId="6A14F6E8" w14:textId="22C34671" w:rsidR="005B1304" w:rsidRPr="006F7346" w:rsidRDefault="00B2605F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162F8D" w14:textId="77777777" w:rsidR="00476671" w:rsidRDefault="00476671">
      <w:r>
        <w:separator/>
      </w:r>
    </w:p>
  </w:footnote>
  <w:footnote w:type="continuationSeparator" w:id="0">
    <w:p w14:paraId="78519E4B" w14:textId="77777777" w:rsidR="00476671" w:rsidRDefault="004766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D0D461" w14:textId="3AED578B" w:rsidR="001212E6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A4EC5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5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9868B39">
        <v:shape id="Grafik 4" o:spid="_x0000_s1094" type="#_x0000_t75" alt="RKI_Logo-NRZKL-Deu_RGB-1.JPG" style="position:absolute;margin-left:449.25pt;margin-top:6.75pt;width:55pt;height:55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3704535" w14:textId="77777777" w:rsidR="001212E6" w:rsidRDefault="001212E6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51BF664" w14:textId="77777777" w:rsidR="001212E6" w:rsidRPr="00635E31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C848FE" w14:textId="77777777" w:rsidR="001212E6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AA54358" w14:textId="77777777" w:rsidR="001212E6" w:rsidRDefault="001212E6" w:rsidP="00AD2792">
    <w:pPr>
      <w:rPr>
        <w:sz w:val="12"/>
        <w:szCs w:val="12"/>
      </w:rPr>
    </w:pPr>
  </w:p>
  <w:p w14:paraId="21153F3E" w14:textId="77777777" w:rsidR="001212E6" w:rsidRDefault="001212E6" w:rsidP="00AD2792">
    <w:pPr>
      <w:pStyle w:val="Kopfzeile"/>
      <w:rPr>
        <w:sz w:val="12"/>
        <w:szCs w:val="12"/>
      </w:rPr>
    </w:pPr>
  </w:p>
  <w:p w14:paraId="4727F0CF" w14:textId="77777777" w:rsidR="001212E6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58CDE9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3" type="#_x0000_t202" style="position:absolute;margin-left:364.1pt;margin-top:2.3pt;width:156.8pt;height:304.25pt;z-index:2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E9480BD" w14:textId="77777777" w:rsidR="001212E6" w:rsidRDefault="001212E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21BC9B8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F1689D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EB1AE9A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1843312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7A80D6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5164C4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037849C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8B35446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52B4DA5E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F2A394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1E4B05D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D4EA998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DCCDC7A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732E6E5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56D0D055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3D5315C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4D36027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C1C87D0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D9339FC" w14:textId="77777777" w:rsidR="001212E6" w:rsidRDefault="001212E6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4246977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3EEC9E1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AC399CD" w14:textId="77777777" w:rsidR="001212E6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CF017E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1212E6">
      <w:rPr>
        <w:sz w:val="12"/>
        <w:szCs w:val="12"/>
      </w:rPr>
      <w:tab/>
    </w:r>
  </w:p>
  <w:p w14:paraId="624E1362" w14:textId="77777777" w:rsidR="001212E6" w:rsidRDefault="001212E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4A7CCD" w14:textId="77777777" w:rsidR="001212E6" w:rsidRPr="00AD2792" w:rsidRDefault="001212E6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3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32DE7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C5541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3A2F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76671"/>
    <w:rsid w:val="00480AC0"/>
    <w:rsid w:val="00485019"/>
    <w:rsid w:val="004904CB"/>
    <w:rsid w:val="004959C0"/>
    <w:rsid w:val="0049666D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E4AFB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5DE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2605F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3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85</Words>
  <Characters>2431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3</cp:revision>
  <cp:lastPrinted>2015-05-19T09:27:00Z</cp:lastPrinted>
  <dcterms:created xsi:type="dcterms:W3CDTF">2015-05-19T21:00:00Z</dcterms:created>
  <dcterms:modified xsi:type="dcterms:W3CDTF">2024-11-12T06:37:00Z</dcterms:modified>
</cp:coreProperties>
</file>